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496139" w14:textId="68EE407C" w:rsidR="000D688F" w:rsidRDefault="00753BDC" w:rsidP="000D688F">
      <w:pPr>
        <w:rPr>
          <w:rFonts w:ascii="Arial" w:hAnsi="Arial" w:cs="Arial"/>
          <w:b/>
          <w:sz w:val="22"/>
          <w:szCs w:val="22"/>
          <w:u w:val="single"/>
        </w:rPr>
      </w:pPr>
      <w:r w:rsidRPr="00753BDC">
        <w:rPr>
          <w:rFonts w:ascii="Arial" w:hAnsi="Arial" w:cs="Arial"/>
          <w:b/>
          <w:sz w:val="22"/>
          <w:szCs w:val="22"/>
          <w:u w:val="single"/>
        </w:rPr>
        <w:t>References for Tables 1-3</w:t>
      </w:r>
    </w:p>
    <w:p w14:paraId="172CCCA3" w14:textId="77777777" w:rsidR="0006152D" w:rsidRPr="0006152D" w:rsidRDefault="0006152D" w:rsidP="000D688F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5523C7E9" w14:textId="4845DDA7" w:rsidR="000D688F" w:rsidRPr="0006152D" w:rsidRDefault="000D688F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Douglas-Brown&lt;/Author&gt;&lt;Year&gt;2014&lt;/Year&gt;&lt;RecNum&gt;214&lt;/RecNum&gt;&lt;DisplayText&gt;[1]&lt;/DisplayText&gt;&lt;record&gt;&lt;rec-number&gt;214&lt;/rec-number&gt;&lt;foreign-keys&gt;&lt;key app="EN" db-id="vx29t0ea8rfxrze9x965erzaef900ae2edve" timestamp="1464474186"&gt;214&lt;/key&gt;&lt;/foreign-keys&gt;&lt;ref-type name="Web Page"&gt;12&lt;/ref-type&gt;&lt;contributors&gt;&lt;authors&gt;&lt;author&gt;Douglas-Brown, L.&lt;/author&gt;&lt;/authors&gt;&lt;/contributors&gt;&lt;titles&gt;&lt;title&gt;Ebola patients discharged from Emory University Hospital&lt;/title&gt;&lt;secondary-title&gt;Emory news center&lt;/secondary-title&gt;&lt;/titles&gt;&lt;number&gt;28.September.2015&lt;/number&gt;&lt;dates&gt;&lt;year&gt;2014&lt;/year&gt;&lt;/dates&gt;&lt;pub-location&gt;Atlanta, Georgia, USA&lt;/pub-location&gt;&lt;urls&gt;&lt;related-urls&gt;&lt;url&gt;http://news.emory.edu/stories/2014/08/er_ebola_press_coverage/campus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1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64E070F7" w14:textId="47C3E098" w:rsidR="00753BDC" w:rsidRPr="0006152D" w:rsidRDefault="00753BDC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>
          <w:fldData xml:space="preserve">PEVuZE5vdGU+PENpdGU+PEF1dGhvcj5MeW9uPC9BdXRob3I+PFllYXI+MjAxNDwvWWVhcj48UmVj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</w:fldData>
        </w:fldChar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</w:instrText>
      </w:r>
      <w:r w:rsidR="00D50F18" w:rsidRPr="0006152D">
        <w:rPr>
          <w:rFonts w:ascii="Arial" w:hAnsi="Arial" w:cs="Arial"/>
          <w:sz w:val="22"/>
          <w:szCs w:val="22"/>
        </w:rPr>
        <w:fldChar w:fldCharType="begin">
          <w:fldData xml:space="preserve">PEVuZE5vdGU+PENpdGU+PEF1dGhvcj5MeW9uPC9BdXRob3I+PFllYXI+MjAxNDwvWWVhcj48UmVj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</w:fldData>
        </w:fldChar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.DATA </w:instrText>
      </w:r>
      <w:r w:rsidR="00D50F18" w:rsidRPr="0006152D">
        <w:rPr>
          <w:rFonts w:ascii="Arial" w:hAnsi="Arial" w:cs="Arial"/>
          <w:sz w:val="22"/>
          <w:szCs w:val="22"/>
        </w:rPr>
      </w:r>
      <w:r w:rsidR="00D50F18" w:rsidRPr="0006152D">
        <w:rPr>
          <w:rFonts w:ascii="Arial" w:hAnsi="Arial" w:cs="Arial"/>
          <w:sz w:val="22"/>
          <w:szCs w:val="22"/>
        </w:rPr>
        <w:fldChar w:fldCharType="end"/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2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4C877634" w14:textId="1552D7DF" w:rsidR="007211ED" w:rsidRPr="0006152D" w:rsidRDefault="007211ED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Kassam&lt;/Author&gt;&lt;Year&gt;2014&lt;/Year&gt;&lt;RecNum&gt;216&lt;/RecNum&gt;&lt;DisplayText&gt;[3]&lt;/DisplayText&gt;&lt;record&gt;&lt;rec-number&gt;216&lt;/rec-number&gt;&lt;foreign-keys&gt;&lt;key app="EN" db-id="vx29t0ea8rfxrze9x965erzaef900ae2edve" timestamp="1464474611"&gt;216&lt;/key&gt;&lt;/foreign-keys&gt;&lt;ref-type name="Web Page"&gt;12&lt;/ref-type&gt;&lt;contributors&gt;&lt;authors&gt;&lt;author&gt;Kassam, A.&lt;/author&gt;&lt;/authors&gt;&lt;/contributors&gt;&lt;titles&gt;&lt;title&gt;Ebola: Spanish missionary dies of disease after being flown to Madrid&lt;/title&gt;&lt;/titles&gt;&lt;number&gt;27.September.2015&lt;/number&gt;&lt;dates&gt;&lt;year&gt;2014&lt;/year&gt;&lt;/dates&gt;&lt;pub-location&gt;Madrid, Spain&lt;/pub-location&gt;&lt;publisher&gt;The Guardian&lt;/publisher&gt;&lt;urls&gt;&lt;related-urls&gt;&lt;url&gt;http://www.theguardian.com/world/2014/aug/12/ebola-spanish-missionary-dies-madrid-liberia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3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2C8AAC3B" w14:textId="100B5595" w:rsidR="00B915D1" w:rsidRPr="0006152D" w:rsidRDefault="00B915D1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Gardner&lt;/Author&gt;&lt;Year&gt;2014&lt;/Year&gt;&lt;RecNum&gt;217&lt;/RecNum&gt;&lt;DisplayText&gt;[4]&lt;/DisplayText&gt;&lt;record&gt;&lt;rec-number&gt;217&lt;/rec-number&gt;&lt;foreign-keys&gt;&lt;key app="EN" db-id="vx29t0ea8rfxrze9x965erzaef900ae2edve" timestamp="1464474766"&gt;217&lt;/key&gt;&lt;/foreign-keys&gt;&lt;ref-type name="Web Page"&gt;12&lt;/ref-type&gt;&lt;contributors&gt;&lt;authors&gt;&lt;author&gt;Gardner, B.&lt;/author&gt;&lt;/authors&gt;&lt;/contributors&gt;&lt;titles&gt;&lt;title&gt;Ebola: Infected British healthcare worker named as William Pooley&lt;/title&gt;&lt;/titles&gt;&lt;number&gt;27.September.2015&lt;/number&gt;&lt;dates&gt;&lt;year&gt;2014&lt;/year&gt;&lt;/dates&gt;&lt;pub-location&gt;London, UK&lt;/pub-location&gt;&lt;publisher&gt;The Telegraph&lt;/publisher&gt;&lt;urls&gt;&lt;related-urls&gt;&lt;url&gt;http://www.telegraph.co.uk/news/worldnews/ebola/11054634/Ebola-Infected-British-healthcare-worker-William-begged-to-treat-dying-patients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4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090DF99D" w14:textId="042FA8B3" w:rsidR="00B915D1" w:rsidRPr="0006152D" w:rsidRDefault="005262B9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18&lt;/RecNum&gt;&lt;DisplayText&gt;[5]&lt;/DisplayText&gt;&lt;record&gt;&lt;rec-number&gt;218&lt;/rec-number&gt;&lt;foreign-keys&gt;&lt;key app="EN" db-id="vx29t0ea8rfxrze9x965erzaef900ae2edve" timestamp="1464475038"&gt;218&lt;/key&gt;&lt;/foreign-keys&gt;&lt;ref-type name="Web Page"&gt;12&lt;/ref-type&gt;&lt;contributors&gt;&lt;/contributors&gt;&lt;titles&gt;&lt;title&gt;Ebola patient treated at Hamburg hospital&lt;/title&gt;&lt;/titles&gt;&lt;number&gt;27.September. 2015&lt;/number&gt;&lt;dates&gt;&lt;year&gt;2014&lt;/year&gt;&lt;/dates&gt;&lt;pub-location&gt;Berlin, Germany&lt;/pub-location&gt;&lt;publisher&gt;The Local&lt;/publisher&gt;&lt;urls&gt;&lt;related-urls&gt;&lt;url&gt;http://www.thelocal.de/20140827/ebola-patient-expected-in-hamburg-who-africa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5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593C0EB8" w14:textId="55295B86" w:rsidR="005262B9" w:rsidRPr="0006152D" w:rsidRDefault="00CD413C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Wilson&lt;/Author&gt;&lt;Year&gt;2014&lt;/Year&gt;&lt;RecNum&gt;219&lt;/RecNum&gt;&lt;DisplayText&gt;[6]&lt;/DisplayText&gt;&lt;record&gt;&lt;rec-number&gt;219&lt;/rec-number&gt;&lt;foreign-keys&gt;&lt;key app="EN" db-id="vx29t0ea8rfxrze9x965erzaef900ae2edve" timestamp="1464475297"&gt;219&lt;/key&gt;&lt;/foreign-keys&gt;&lt;ref-type name="Web Page"&gt;12&lt;/ref-type&gt;&lt;contributors&gt;&lt;authors&gt;&lt;author&gt;Wilson, J.&lt;/author&gt;&lt;author&gt;Christensen, J.&lt;/author&gt;&lt;/authors&gt;&lt;/contributors&gt;&lt;titles&gt;&lt;title&gt;American Ebola patient released from Nebraska hospital&lt;/title&gt;&lt;/titles&gt;&lt;number&gt;27.September.2015&lt;/number&gt;&lt;dates&gt;&lt;year&gt;2014&lt;/year&gt;&lt;/dates&gt;&lt;publisher&gt;CNN&lt;/publisher&gt;&lt;urls&gt;&lt;related-urls&gt;&lt;url&gt;http://www.cnn.com/2014/09/25/health/ebola-american-patient/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6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70210A83" w14:textId="6700A4F7" w:rsidR="00CD17DB" w:rsidRPr="0006152D" w:rsidRDefault="00CD17DB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="00D50F18"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Izadi&lt;/Author&gt;&lt;Year&gt;2014&lt;/Year&gt;&lt;RecNum&gt;220&lt;/RecNum&gt;&lt;DisplayText&gt;[7]&lt;/DisplayText&gt;&lt;record&gt;&lt;rec-number&gt;220&lt;/rec-number&gt;&lt;foreign-keys&gt;&lt;key app="EN" db-id="vx29t0ea8rfxrze9x965erzaef900ae2edve" timestamp="1464475390"&gt;220&lt;/key&gt;&lt;/foreign-keys&gt;&lt;ref-type name="Web Page"&gt;12&lt;/ref-type&gt;&lt;contributors&gt;&lt;authors&gt;&lt;author&gt;Izadi, E.&lt;/author&gt;&lt;/authors&gt;&lt;/contributors&gt;&lt;titles&gt;&lt;title&gt;Anonymous Ebola patient released from Emory after being declared virus-free&lt;/title&gt;&lt;/titles&gt;&lt;number&gt;27.September.2015&lt;/number&gt;&lt;dates&gt;&lt;year&gt;2014&lt;/year&gt;&lt;/dates&gt;&lt;publisher&gt;The Washington Post&lt;/publisher&gt;&lt;urls&gt;&lt;related-urls&gt;&lt;url&gt;http://www.washingtonpost.com/news/to-your-health/wp/2014/10/20/anonymous-ebola-patient-released-from-emory-after-being-declared-virus-free/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="00D50F18" w:rsidRPr="0006152D">
        <w:rPr>
          <w:rFonts w:ascii="Arial" w:hAnsi="Arial" w:cs="Arial"/>
          <w:noProof/>
          <w:sz w:val="22"/>
          <w:szCs w:val="22"/>
        </w:rPr>
        <w:t>[7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794D621B" w14:textId="46B71D01" w:rsidR="009D035F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Jarry&lt;/Author&gt;&lt;Year&gt;2014&lt;/Year&gt;&lt;RecNum&gt;221&lt;/RecNum&gt;&lt;DisplayText&gt;[8]&lt;/DisplayText&gt;&lt;record&gt;&lt;rec-number&gt;221&lt;/rec-number&gt;&lt;foreign-keys&gt;&lt;key app="EN" db-id="vx29t0ea8rfxrze9x965erzaef900ae2edve" timestamp="1464475922"&gt;221&lt;/key&gt;&lt;/foreign-keys&gt;&lt;ref-type name="Web Page"&gt;12&lt;/ref-type&gt;&lt;contributors&gt;&lt;authors&gt;&lt;author&gt;Jarry, E.&lt;/author&gt;&lt;author&gt;John, M.&lt;/author&gt;&lt;author&gt;Hepinstall, S.&lt;/author&gt;&lt;/authors&gt;&lt;/contributors&gt;&lt;titles&gt;&lt;title&gt;French Ebola case to receive test treatment, minister says&lt;/title&gt;&lt;/titles&gt;&lt;number&gt;27.September.2015&lt;/number&gt;&lt;dates&gt;&lt;year&gt;2014&lt;/year&gt;&lt;/dates&gt;&lt;publisher&gt;Reuters&lt;/publisher&gt;&lt;urls&gt;&lt;related-urls&gt;&lt;url&gt;http://www.reuters.com/article/2014/09/19/us-health-ebola-france-idUSKBN0HE0OH20140919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8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6C1BA387" w14:textId="5B9E4C60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Castillo&lt;/Author&gt;&lt;Year&gt;2014&lt;/Year&gt;&lt;RecNum&gt;222&lt;/RecNum&gt;&lt;DisplayText&gt;[9]&lt;/DisplayText&gt;&lt;record&gt;&lt;rec-number&gt;222&lt;/rec-number&gt;&lt;foreign-keys&gt;&lt;key app="EN" db-id="vx29t0ea8rfxrze9x965erzaef900ae2edve" timestamp="1464476013"&gt;222&lt;/key&gt;&lt;/foreign-keys&gt;&lt;ref-type name="Web Page"&gt;12&lt;/ref-type&gt;&lt;contributors&gt;&lt;authors&gt;&lt;author&gt;Castillo, R.&lt;/author&gt;&lt;author&gt;Morris, S. &lt;/author&gt;&lt;author&gt;Day, P.&lt;/author&gt;&lt;author&gt;Evans, D.&lt;/author&gt;&lt;/authors&gt;&lt;/contributors&gt;&lt;titles&gt;&lt;title&gt;Spanish priest with Ebola in serious condition&lt;/title&gt;&lt;/titles&gt;&lt;number&gt;27.September.2015&lt;/number&gt;&lt;dates&gt;&lt;year&gt;2014&lt;/year&gt;&lt;/dates&gt;&lt;publisher&gt;Reuters&lt;/publisher&gt;&lt;urls&gt;&lt;related-urls&gt;&lt;url&gt;http://uk.reuters.com/article/2014/09/22/uk-health-ebola-spain-idUKKCN0HH1JZ20140922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9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4092913A" w14:textId="5D899076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23&lt;/RecNum&gt;&lt;DisplayText&gt;[10]&lt;/DisplayText&gt;&lt;record&gt;&lt;rec-number&gt;223&lt;/rec-number&gt;&lt;foreign-keys&gt;&lt;key app="EN" db-id="vx29t0ea8rfxrze9x965erzaef900ae2edve" timestamp="1464476129"&gt;223&lt;/key&gt;&lt;/foreign-keys&gt;&lt;ref-type name="Web Page"&gt;12&lt;/ref-type&gt;&lt;contributors&gt;&lt;/contributors&gt;&lt;titles&gt;&lt;title&gt;Details of Duncan’s Treatment Reveal a Wobbly First Response to Ebola&lt;/title&gt;&lt;/titles&gt;&lt;number&gt;28.September.2015&lt;/number&gt;&lt;dates&gt;&lt;year&gt;2014&lt;/year&gt;&lt;/dates&gt;&lt;publisher&gt;The New York Times&lt;/publisher&gt;&lt;urls&gt;&lt;related-urls&gt;&lt;url&gt;http://www.nytimes.com/interactive/2014/10/25/us/ebola-dallas-timeline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0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7DFD13C5" w14:textId="124BE481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24&lt;/RecNum&gt;&lt;DisplayText&gt;[11]&lt;/DisplayText&gt;&lt;record&gt;&lt;rec-number&gt;224&lt;/rec-number&gt;&lt;foreign-keys&gt;&lt;key app="EN" db-id="vx29t0ea8rfxrze9x965erzaef900ae2edve" timestamp="1464476203"&gt;224&lt;/key&gt;&lt;/foreign-keys&gt;&lt;ref-type name="Web Page"&gt;12&lt;/ref-type&gt;&lt;contributors&gt;&lt;/contributors&gt;&lt;titles&gt;&lt;title&gt;Doctor hospitalized for Ebola in Germany&lt;/title&gt;&lt;/titles&gt;&lt;number&gt;27.September.2015&lt;/number&gt;&lt;dates&gt;&lt;year&gt;2014&lt;/year&gt;&lt;/dates&gt;&lt;publisher&gt;The Local&lt;/publisher&gt;&lt;urls&gt;&lt;related-urls&gt;&lt;url&gt;http://www.thelocal.de/20141003/ugandan-doctor-hospitalized-for-ebola-in-germany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1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273DFD45" w14:textId="0540666C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Kassam&lt;/Author&gt;&lt;Year&gt;2014&lt;/Year&gt;&lt;RecNum&gt;225&lt;/RecNum&gt;&lt;DisplayText&gt;[12]&lt;/DisplayText&gt;&lt;record&gt;&lt;rec-number&gt;225&lt;/rec-number&gt;&lt;foreign-keys&gt;&lt;key app="EN" db-id="vx29t0ea8rfxrze9x965erzaef900ae2edve" timestamp="1464476280"&gt;225&lt;/key&gt;&lt;/foreign-keys&gt;&lt;ref-type name="Web Page"&gt;12&lt;/ref-type&gt;&lt;contributors&gt;&lt;authors&gt;&lt;author&gt;Kassam, A.&lt;/author&gt;&lt;/authors&gt;&lt;/contributors&gt;&lt;titles&gt;&lt;title&gt;Ebola crisis: Nurse in Spain tests positive in first infection outside west Africa&lt;/title&gt;&lt;/titles&gt;&lt;number&gt;27.September.2015&lt;/number&gt;&lt;dates&gt;&lt;year&gt;2014&lt;/year&gt;&lt;/dates&gt;&lt;publisher&gt;The Guardian&lt;/publisher&gt;&lt;urls&gt;&lt;related-urls&gt;&lt;url&gt;http://www.theguardian.com/world/2014/oct/06/nurse-spain-tests-positive-ebola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2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0FF36556" w14:textId="564F1D1A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26&lt;/RecNum&gt;&lt;DisplayText&gt;[13]&lt;/DisplayText&gt;&lt;record&gt;&lt;rec-number&gt;226&lt;/rec-number&gt;&lt;foreign-keys&gt;&lt;key app="EN" db-id="vx29t0ea8rfxrze9x965erzaef900ae2edve" timestamp="1464476387"&gt;226&lt;/key&gt;&lt;/foreign-keys&gt;&lt;ref-type name="Web Page"&gt;12&lt;/ref-type&gt;&lt;contributors&gt;&lt;/contributors&gt;&lt;titles&gt;&lt;title&gt;American journalist Ashoka Mukpo returns home after recovery from Ebola&lt;/title&gt;&lt;/titles&gt;&lt;number&gt;27.September.2015&lt;/number&gt;&lt;dates&gt;&lt;year&gt;2014&lt;/year&gt;&lt;/dates&gt;&lt;publisher&gt;The Guardian&lt;/publisher&gt;&lt;urls&gt;&lt;related-urls&gt;&lt;url&gt;http://www.theguardian.com/world/2014/oct/23/ashoka-mukpo-ebola-american-released-healthy-hospita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3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592B451A" w14:textId="53F9F7FD" w:rsidR="00D50F18" w:rsidRPr="0006152D" w:rsidRDefault="00D50F18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27&lt;/RecNum&gt;&lt;DisplayText&gt;[14]&lt;/DisplayText&gt;&lt;record&gt;&lt;rec-number&gt;227&lt;/rec-number&gt;&lt;foreign-keys&gt;&lt;key app="EN" db-id="vx29t0ea8rfxrze9x965erzaef900ae2edve" timestamp="1464476453"&gt;227&lt;/key&gt;&lt;/foreign-keys&gt;&lt;ref-type name="Web Page"&gt;12&lt;/ref-type&gt;&lt;contributors&gt;&lt;/contributors&gt;&lt;titles&gt;&lt;title&gt;Ebola virus victim arrives in Norway by special jet&lt;/title&gt;&lt;/titles&gt;&lt;number&gt;27.September.2015&lt;/number&gt;&lt;dates&gt;&lt;year&gt;2014&lt;/year&gt;&lt;/dates&gt;&lt;publisher&gt;The Local&lt;/publisher&gt;&lt;urls&gt;&lt;related-urls&gt;&lt;url&gt;http://www.thelocal.no/20141006/ebola-virus-victim-arrives-in-norway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4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44EC7455" w14:textId="34056F34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28&lt;/RecNum&gt;&lt;DisplayText&gt;[15]&lt;/DisplayText&gt;&lt;record&gt;&lt;rec-number&gt;228&lt;/rec-number&gt;&lt;foreign-keys&gt;&lt;key app="EN" db-id="vx29t0ea8rfxrze9x965erzaef900ae2edve" timestamp="1464476525"&gt;228&lt;/key&gt;&lt;/foreign-keys&gt;&lt;ref-type name="Web Page"&gt;12&lt;/ref-type&gt;&lt;contributors&gt;&lt;/contributors&gt;&lt;titles&gt;&lt;title&gt;Liberian Ebola patient arrives in Leipzig&lt;/title&gt;&lt;/titles&gt;&lt;number&gt;27.September.2015&lt;/number&gt;&lt;dates&gt;&lt;year&gt;2014&lt;/year&gt;&lt;/dates&gt;&lt;publisher&gt;The Local&lt;/publisher&gt;&lt;urls&gt;&lt;related-urls&gt;&lt;url&gt;http://www.thelocal.de/20141008/leipzig-clinic-to-treat-liberia-ebola-doctor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5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319064EB" w14:textId="5E118562" w:rsidR="00D50F18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Cohen&lt;/Author&gt;&lt;Year&gt;2014&lt;/Year&gt;&lt;RecNum&gt;229&lt;/RecNum&gt;&lt;DisplayText&gt;[16]&lt;/DisplayText&gt;&lt;record&gt;&lt;rec-number&gt;229&lt;/rec-number&gt;&lt;foreign-keys&gt;&lt;key app="EN" db-id="vx29t0ea8rfxrze9x965erzaef900ae2edve" timestamp="1464476619"&gt;229&lt;/key&gt;&lt;/foreign-keys&gt;&lt;ref-type name="Web Page"&gt;12&lt;/ref-type&gt;&lt;contributors&gt;&lt;authors&gt;&lt;author&gt;Cohen, E.&lt;/author&gt;&lt;author&gt;Almasy, S.&lt;/author&gt;&lt;author&gt;Yan, H.&lt;/author&gt;&lt;/authors&gt;&lt;/contributors&gt;&lt;titles&gt;&lt;title&gt;Texas nurse who had worn protective gear tests positive for Ebola&lt;/title&gt;&lt;/titles&gt;&lt;volume&gt;28.September.2015&lt;/volume&gt;&lt;dates&gt;&lt;year&gt;2014&lt;/year&gt;&lt;/dates&gt;&lt;publisher&gt;CNN&lt;/publisher&gt;&lt;urls&gt;&lt;related-urls&gt;&lt;url&gt;http://www.cnn.com/2014/10/12/health/ebola/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6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58B90764" w14:textId="48EF3E36" w:rsidR="000D688F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Fernandez&lt;/Author&gt;&lt;Year&gt;2014&lt;/Year&gt;&lt;RecNum&gt;230&lt;/RecNum&gt;&lt;DisplayText&gt;[17]&lt;/DisplayText&gt;&lt;record&gt;&lt;rec-number&gt;230&lt;/rec-number&gt;&lt;foreign-keys&gt;&lt;key app="EN" db-id="vx29t0ea8rfxrze9x965erzaef900ae2edve" timestamp="1464476709"&gt;230&lt;/key&gt;&lt;/foreign-keys&gt;&lt;ref-type name="Web Page"&gt;12&lt;/ref-type&gt;&lt;contributors&gt;&lt;authors&gt;&lt;author&gt;Fernandez, M.&lt;/author&gt;&lt;author&gt;Healy, J. &lt;/author&gt;&lt;/authors&gt;&lt;/contributors&gt;&lt;titles&gt;&lt;title&gt;With New Ebola Case Confirmed, U.S. Vows Vigilance&lt;/title&gt;&lt;/titles&gt;&lt;number&gt;27.September.2015&lt;/number&gt;&lt;dates&gt;&lt;year&gt;2014&lt;/year&gt;&lt;/dates&gt;&lt;publisher&gt;The New York Times&lt;/publisher&gt;&lt;urls&gt;&lt;related-urls&gt;&lt;url&gt;http://www.nytimes.com/2014/10/16/us/ebola-outbreak-texas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7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7B06F006" w14:textId="58B4C389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Santora&lt;/Author&gt;&lt;Year&gt;2014&lt;/Year&gt;&lt;RecNum&gt;231&lt;/RecNum&gt;&lt;DisplayText&gt;[18]&lt;/DisplayText&gt;&lt;record&gt;&lt;rec-number&gt;231&lt;/rec-number&gt;&lt;foreign-keys&gt;&lt;key app="EN" db-id="vx29t0ea8rfxrze9x965erzaef900ae2edve" timestamp="1464476782"&gt;231&lt;/key&gt;&lt;/foreign-keys&gt;&lt;ref-type name="Web Page"&gt;12&lt;/ref-type&gt;&lt;contributors&gt;&lt;authors&gt;&lt;author&gt;Santora, M.&lt;/author&gt;&lt;/authors&gt;&lt;/contributors&gt;&lt;titles&gt;&lt;title&gt;Doctor in New York City Is Sick With Ebola&lt;/title&gt;&lt;/titles&gt;&lt;number&gt;27.September.2015&lt;/number&gt;&lt;dates&gt;&lt;year&gt;2014&lt;/year&gt;&lt;/dates&gt;&lt;publisher&gt;The New York Times&lt;/publisher&gt;&lt;urls&gt;&lt;related-urls&gt;&lt;url&gt;http://www.nytimes.com/2014/10/24/nyregion/craig-spencer-is-tested-for-ebola-virus-at-bellevue-hospital-in-new-york-city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8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65CAFF89" w14:textId="3B6C8C85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32&lt;/RecNum&gt;&lt;DisplayText&gt;[19]&lt;/DisplayText&gt;&lt;record&gt;&lt;rec-number&gt;232&lt;/rec-number&gt;&lt;foreign-keys&gt;&lt;key app="EN" db-id="vx29t0ea8rfxrze9x965erzaef900ae2edve" timestamp="1464476847"&gt;232&lt;/key&gt;&lt;/foreign-keys&gt;&lt;ref-type name="Web Page"&gt;12&lt;/ref-type&gt;&lt;contributors&gt;&lt;/contributors&gt;&lt;titles&gt;&lt;title&gt;Ebola UN Ebola patient being treated in French hospital&lt;/title&gt;&lt;/titles&gt;&lt;number&gt;27.September.2015&lt;/number&gt;&lt;dates&gt;&lt;year&gt;2014&lt;/year&gt;&lt;/dates&gt;&lt;publisher&gt;The Guardian&lt;/publisher&gt;&lt;urls&gt;&lt;related-urls&gt;&lt;url&gt;http://www.theguardian.com/world/2014/nov/02/ebola-united-nations-worker-france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19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6506EA53" w14:textId="205A8981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Goodnough&lt;/Author&gt;&lt;Year&gt;2014&lt;/Year&gt;&lt;RecNum&gt;233&lt;/RecNum&gt;&lt;DisplayText&gt;[20]&lt;/DisplayText&gt;&lt;record&gt;&lt;rec-number&gt;233&lt;/rec-number&gt;&lt;foreign-keys&gt;&lt;key app="EN" db-id="vx29t0ea8rfxrze9x965erzaef900ae2edve" timestamp="1464476930"&gt;233&lt;/key&gt;&lt;/foreign-keys&gt;&lt;ref-type name="Web Page"&gt;12&lt;/ref-type&gt;&lt;contributors&gt;&lt;authors&gt;&lt;author&gt;Goodnough, A.&lt;/author&gt;&lt;author&gt;Trenchard, T.&lt;/author&gt;&lt;/authors&gt;&lt;/contributors&gt;&lt;titles&gt;&lt;title&gt;Doctor Being Treated for Ebola in Omaha Dies&lt;/title&gt;&lt;/titles&gt;&lt;number&gt;27.September.2015&lt;/number&gt;&lt;dates&gt;&lt;year&gt;2014&lt;/year&gt;&lt;/dates&gt;&lt;publisher&gt;The New York Times&lt;/publisher&gt;&lt;urls&gt;&lt;related-urls&gt;&lt;url&gt;http://www.nytimes.com/2014/11/18/us/martin-salia-omaha-ebola-dead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0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1E41DCAD" w14:textId="428B679C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Rising&lt;/Author&gt;&lt;Year&gt;2014&lt;/Year&gt;&lt;RecNum&gt;234&lt;/RecNum&gt;&lt;DisplayText&gt;[21]&lt;/DisplayText&gt;&lt;record&gt;&lt;rec-number&gt;234&lt;/rec-number&gt;&lt;foreign-keys&gt;&lt;key app="EN" db-id="vx29t0ea8rfxrze9x965erzaef900ae2edve" timestamp="1464477015"&gt;234&lt;/key&gt;&lt;/foreign-keys&gt;&lt;ref-type name="Web Page"&gt;12&lt;/ref-type&gt;&lt;contributors&gt;&lt;authors&gt;&lt;author&gt;Rising, D.&lt;/author&gt;&lt;/authors&gt;&lt;/contributors&gt;&lt;titles&gt;&lt;title&gt;Ebola-infected Cuban doctor arrives in Switzerland for treatment&lt;/title&gt;&lt;/titles&gt;&lt;number&gt;27.September.2015&lt;/number&gt;&lt;dates&gt;&lt;year&gt;2014&lt;/year&gt;&lt;/dates&gt;&lt;publisher&gt;The Globe and Mail&lt;/publisher&gt;&lt;urls&gt;&lt;related-urls&gt;&lt;url&gt;http://www.theglobeandmail.com/news/world/ebola-infected-cuban-doctor-arrives-in-switzerland-for-treatment/article21690324/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1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345EAF1F" w14:textId="32302206" w:rsidR="00FF4AC2" w:rsidRPr="0006152D" w:rsidRDefault="00FF4AC2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4&lt;/Year&gt;&lt;RecNum&gt;235&lt;/RecNum&gt;&lt;DisplayText&gt;[22]&lt;/DisplayText&gt;&lt;record&gt;&lt;rec-number&gt;235&lt;/rec-number&gt;&lt;foreign-keys&gt;&lt;key app="EN" db-id="vx29t0ea8rfxrze9x965erzaef900ae2edve" timestamp="1464477077"&gt;235&lt;/key&gt;&lt;/foreign-keys&gt;&lt;ref-type name="Web Page"&gt;12&lt;/ref-type&gt;&lt;contributors&gt;&lt;/contributors&gt;&lt;titles&gt;&lt;title&gt;Ebola outbreak: Doctor becomes first Italian to catch Ebola&lt;/title&gt;&lt;/titles&gt;&lt;number&gt;27.September.2015&lt;/number&gt;&lt;dates&gt;&lt;year&gt;2014&lt;/year&gt;&lt;/dates&gt;&lt;publisher&gt;BBC&lt;/publisher&gt;&lt;urls&gt;&lt;related-urls&gt;&lt;url&gt;http://www.bbc.com/news/world-africa-30180345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2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544D5253" w14:textId="4179A901" w:rsidR="00640191" w:rsidRPr="0006152D" w:rsidRDefault="00640191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Deutsch&lt;/Author&gt;&lt;Year&gt;2014&lt;/Year&gt;&lt;RecNum&gt;236&lt;/RecNum&gt;&lt;DisplayText&gt;[23]&lt;/DisplayText&gt;&lt;record&gt;&lt;rec-number&gt;236&lt;/rec-number&gt;&lt;foreign-keys&gt;&lt;key app="EN" db-id="vx29t0ea8rfxrze9x965erzaef900ae2edve" timestamp="1464477146"&gt;236&lt;/key&gt;&lt;/foreign-keys&gt;&lt;ref-type name="Web Page"&gt;12&lt;/ref-type&gt;&lt;contributors&gt;&lt;authors&gt;&lt;author&gt;Deutsch, A.&lt;/author&gt;&lt;author&gt;Thomas, S.&lt;/author&gt;&lt;/authors&gt;&lt;/contributors&gt;&lt;titles&gt;&lt;title&gt;U.N. peacekeeper with Ebola arrives in Netherlands for treatment&lt;/title&gt;&lt;/titles&gt;&lt;number&gt;28.September.2015&lt;/number&gt;&lt;dates&gt;&lt;year&gt;2014&lt;/year&gt;&lt;/dates&gt;&lt;publisher&gt;Reuters&lt;/publisher&gt;&lt;urls&gt;&lt;related-urls&gt;&lt;url&gt;http://www.reuters.com/article/2014/12/06/us-health-ebola-netherlands-idUSKBN0JK0NC20141206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3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35529309" w14:textId="6C5B419B" w:rsidR="00640191" w:rsidRPr="0006152D" w:rsidRDefault="00640191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Cowell&lt;/Author&gt;&lt;Year&gt;2014&lt;/Year&gt;&lt;RecNum&gt;237&lt;/RecNum&gt;&lt;DisplayText&gt;[24]&lt;/DisplayText&gt;&lt;record&gt;&lt;rec-number&gt;237&lt;/rec-number&gt;&lt;foreign-keys&gt;&lt;key app="EN" db-id="vx29t0ea8rfxrze9x965erzaef900ae2edve" timestamp="1464477233"&gt;237&lt;/key&gt;&lt;/foreign-keys&gt;&lt;ref-type name="Web Page"&gt;12&lt;/ref-type&gt;&lt;contributors&gt;&lt;authors&gt;&lt;author&gt;Cowell, A.&lt;/author&gt;&lt;/authors&gt;&lt;/contributors&gt;&lt;titles&gt;&lt;title&gt;Ebola Patient Is Moved to London, and 2 Others Are Tested in Britain&lt;/title&gt;&lt;/titles&gt;&lt;number&gt;28.September.2015&lt;/number&gt;&lt;dates&gt;&lt;year&gt;2014&lt;/year&gt;&lt;/dates&gt;&lt;publisher&gt;The New York Times&lt;/publisher&gt;&lt;urls&gt;&lt;related-urls&gt;&lt;url&gt;http://www.nytimes.com/2014/12/31/world/europe/ebola-virus-britain.html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4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47C4E121" w14:textId="36089DF1" w:rsidR="00640191" w:rsidRPr="0006152D" w:rsidRDefault="00640191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Mundasad&lt;/Author&gt;&lt;Year&gt;2015&lt;/Year&gt;&lt;RecNum&gt;238&lt;/RecNum&gt;&lt;DisplayText&gt;[25]&lt;/DisplayText&gt;&lt;record&gt;&lt;rec-number&gt;238&lt;/rec-number&gt;&lt;foreign-keys&gt;&lt;key app="EN" db-id="vx29t0ea8rfxrze9x965erzaef900ae2edve" timestamp="1464477300"&gt;238&lt;/key&gt;&lt;/foreign-keys&gt;&lt;ref-type name="Web Page"&gt;12&lt;/ref-type&gt;&lt;contributors&gt;&lt;authors&gt;&lt;author&gt;Mundasad, S.&lt;/author&gt;&lt;/authors&gt;&lt;/contributors&gt;&lt;titles&gt;&lt;title&gt;British medic declared free of Ebola&lt;/title&gt;&lt;/titles&gt;&lt;number&gt;28.September.2015&lt;/number&gt;&lt;dates&gt;&lt;year&gt;2015&lt;/year&gt;&lt;/dates&gt;&lt;publisher&gt;BBC&lt;/publisher&gt;&lt;urls&gt;&lt;related-urls&gt;&lt;url&gt;http://www.bbc.com/news/health-32088310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5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5C761AF6" w14:textId="574BD722" w:rsidR="0006152D" w:rsidRPr="0006152D" w:rsidRDefault="0006152D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Year&gt;2015&lt;/Year&gt;&lt;RecNum&gt;240&lt;/RecNum&gt;&lt;DisplayText&gt;[26]&lt;/DisplayText&gt;&lt;record&gt;&lt;rec-number&gt;240&lt;/rec-number&gt;&lt;foreign-keys&gt;&lt;key app="EN" db-id="vx29t0ea8rfxrze9x965erzaef900ae2edve" timestamp="1464478116"&gt;240&lt;/key&gt;&lt;/foreign-keys&gt;&lt;ref-type name="Web Page"&gt;12&lt;/ref-type&gt;&lt;contributors&gt;&lt;/contributors&gt;&lt;titles&gt;&lt;title&gt;Patient admitted with Ebola virus disease discharged from NIH Clinical Center&lt;/title&gt;&lt;/titles&gt;&lt;number&gt;28.May.2016&lt;/number&gt;&lt;dates&gt;&lt;year&gt;2015&lt;/year&gt;&lt;/dates&gt;&lt;publisher&gt;National Institutes of Health&lt;/publisher&gt;&lt;urls&gt;&lt;related-urls&gt;&lt;url&gt;https://www.nih.gov/news-events/news-releases/patient-admitted-ebola-virus-disease-discharged-nih-clinical-center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6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2AE7BFF6" w14:textId="654A67A8" w:rsidR="00640191" w:rsidRPr="0006152D" w:rsidRDefault="0006152D" w:rsidP="000D688F">
      <w:pPr>
        <w:rPr>
          <w:rFonts w:ascii="Arial" w:hAnsi="Arial" w:cs="Arial"/>
          <w:sz w:val="22"/>
          <w:szCs w:val="22"/>
        </w:rPr>
      </w:pPr>
      <w:r w:rsidRPr="0006152D">
        <w:rPr>
          <w:rFonts w:ascii="Arial" w:hAnsi="Arial" w:cs="Arial"/>
          <w:sz w:val="22"/>
          <w:szCs w:val="22"/>
        </w:rPr>
        <w:fldChar w:fldCharType="begin"/>
      </w:r>
      <w:r w:rsidRPr="0006152D">
        <w:rPr>
          <w:rFonts w:ascii="Arial" w:hAnsi="Arial" w:cs="Arial"/>
          <w:sz w:val="22"/>
          <w:szCs w:val="22"/>
        </w:rPr>
        <w:instrText xml:space="preserve"> ADDIN EN.CITE &lt;EndNote&gt;&lt;Cite&gt;&lt;Author&gt;Jones&lt;/Author&gt;&lt;Year&gt;2015&lt;/Year&gt;&lt;RecNum&gt;239&lt;/RecNum&gt;&lt;DisplayText&gt;[27]&lt;/DisplayText&gt;&lt;record&gt;&lt;rec-number&gt;239&lt;/rec-number&gt;&lt;foreign-keys&gt;&lt;key app="EN" db-id="vx29t0ea8rfxrze9x965erzaef900ae2edve" timestamp="1464477730"&gt;239&lt;/key&gt;&lt;/foreign-keys&gt;&lt;ref-type name="Web Page"&gt;12&lt;/ref-type&gt;&lt;contributors&gt;&lt;authors&gt;&lt;author&gt;Jones, G.&lt;/author&gt;&lt;author&gt;Evans, D.&lt;/author&gt;&lt;/authors&gt;&lt;/contributors&gt;&lt;titles&gt;&lt;title&gt;Italian nurse back from Sierra Leone tests positive for Ebola&lt;/title&gt;&lt;/titles&gt;&lt;number&gt;28.May.2016&lt;/number&gt;&lt;dates&gt;&lt;year&gt;2015&lt;/year&gt;&lt;/dates&gt;&lt;publisher&gt;Reuters&lt;/publisher&gt;&lt;urls&gt;&lt;related-urls&gt;&lt;url&gt;http://www.reuters.com/article/us-italy-ebola-idUSKBN0NX25B20150512&lt;/url&gt;&lt;/related-urls&gt;&lt;/urls&gt;&lt;/record&gt;&lt;/Cite&gt;&lt;/EndNote&gt;</w:instrText>
      </w:r>
      <w:r w:rsidRPr="0006152D">
        <w:rPr>
          <w:rFonts w:ascii="Arial" w:hAnsi="Arial" w:cs="Arial"/>
          <w:sz w:val="22"/>
          <w:szCs w:val="22"/>
        </w:rPr>
        <w:fldChar w:fldCharType="separate"/>
      </w:r>
      <w:r w:rsidRPr="0006152D">
        <w:rPr>
          <w:rFonts w:ascii="Arial" w:hAnsi="Arial" w:cs="Arial"/>
          <w:noProof/>
          <w:sz w:val="22"/>
          <w:szCs w:val="22"/>
        </w:rPr>
        <w:t>[27]</w:t>
      </w:r>
      <w:r w:rsidRPr="0006152D">
        <w:rPr>
          <w:rFonts w:ascii="Arial" w:hAnsi="Arial" w:cs="Arial"/>
          <w:sz w:val="22"/>
          <w:szCs w:val="22"/>
        </w:rPr>
        <w:fldChar w:fldCharType="end"/>
      </w:r>
    </w:p>
    <w:p w14:paraId="46E68468" w14:textId="77777777" w:rsidR="00FF4AC2" w:rsidRDefault="00FF4AC2" w:rsidP="000D688F">
      <w:pPr>
        <w:rPr>
          <w:rFonts w:ascii="Arial" w:hAnsi="Arial" w:cs="Arial"/>
          <w:b/>
          <w:sz w:val="22"/>
          <w:szCs w:val="22"/>
        </w:rPr>
      </w:pPr>
    </w:p>
    <w:p w14:paraId="37BA2414" w14:textId="77777777" w:rsidR="00FF4AC2" w:rsidRDefault="00FF4AC2" w:rsidP="000D688F">
      <w:pPr>
        <w:rPr>
          <w:rFonts w:ascii="Arial" w:hAnsi="Arial" w:cs="Arial"/>
          <w:b/>
          <w:sz w:val="22"/>
          <w:szCs w:val="22"/>
        </w:rPr>
      </w:pPr>
    </w:p>
    <w:p w14:paraId="4D5D67AF" w14:textId="75C0E68E" w:rsidR="000D688F" w:rsidRDefault="00753BDC" w:rsidP="000D688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ferences</w:t>
      </w:r>
    </w:p>
    <w:p w14:paraId="135F950B" w14:textId="77777777" w:rsidR="000D688F" w:rsidRDefault="000D688F" w:rsidP="000D688F">
      <w:pPr>
        <w:rPr>
          <w:rFonts w:ascii="Arial" w:hAnsi="Arial" w:cs="Arial"/>
          <w:b/>
          <w:sz w:val="22"/>
          <w:szCs w:val="22"/>
        </w:rPr>
      </w:pPr>
    </w:p>
    <w:p w14:paraId="677BAAA1" w14:textId="19546EEF" w:rsidR="0006152D" w:rsidRPr="0006152D" w:rsidRDefault="000D688F" w:rsidP="0006152D">
      <w:pPr>
        <w:pStyle w:val="EndNoteBibliography"/>
        <w:ind w:left="720" w:hanging="720"/>
        <w:rPr>
          <w:noProof/>
        </w:rPr>
      </w:pPr>
      <w:r>
        <w:rPr>
          <w:b/>
          <w:sz w:val="22"/>
          <w:szCs w:val="22"/>
        </w:rPr>
        <w:fldChar w:fldCharType="begin"/>
      </w:r>
      <w:r>
        <w:rPr>
          <w:b/>
          <w:sz w:val="22"/>
          <w:szCs w:val="22"/>
        </w:rPr>
        <w:instrText xml:space="preserve"> ADDIN EN.REFLIST </w:instrText>
      </w:r>
      <w:r>
        <w:rPr>
          <w:b/>
          <w:sz w:val="22"/>
          <w:szCs w:val="22"/>
        </w:rPr>
        <w:fldChar w:fldCharType="separate"/>
      </w:r>
      <w:r w:rsidR="0006152D" w:rsidRPr="0006152D">
        <w:rPr>
          <w:noProof/>
        </w:rPr>
        <w:t>1.</w:t>
      </w:r>
      <w:r w:rsidR="0006152D" w:rsidRPr="0006152D">
        <w:rPr>
          <w:noProof/>
        </w:rPr>
        <w:tab/>
      </w:r>
      <w:r w:rsidR="0006152D" w:rsidRPr="0006152D">
        <w:rPr>
          <w:b/>
          <w:noProof/>
        </w:rPr>
        <w:t xml:space="preserve">Ebola patients discharged from Emory University Hospital </w:t>
      </w:r>
      <w:r w:rsidR="0006152D" w:rsidRPr="0006152D">
        <w:rPr>
          <w:noProof/>
        </w:rPr>
        <w:t>[</w:t>
      </w:r>
      <w:hyperlink r:id="rId5" w:history="1">
        <w:r w:rsidR="0006152D" w:rsidRPr="0006152D">
          <w:rPr>
            <w:rStyle w:val="Hyperlink"/>
            <w:rFonts w:asciiTheme="minorHAnsi" w:hAnsiTheme="minorHAnsi" w:cstheme="minorBidi"/>
            <w:noProof/>
          </w:rPr>
          <w:t>http://news.emory.edu/stories/2014/08/er_ebola_press_coverage/campus.html</w:t>
        </w:r>
      </w:hyperlink>
      <w:r w:rsidR="0006152D" w:rsidRPr="0006152D">
        <w:rPr>
          <w:noProof/>
        </w:rPr>
        <w:t>]</w:t>
      </w:r>
    </w:p>
    <w:p w14:paraId="2D2DE7D5" w14:textId="77777777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.</w:t>
      </w:r>
      <w:r w:rsidRPr="0006152D">
        <w:rPr>
          <w:noProof/>
        </w:rPr>
        <w:tab/>
        <w:t>Lyon GM, Mehta AK, Varkey JB, Brantly K, Plyler L, McElroy AK, Kraft CS, Towner JS, Spiropoulou C, Stroher U</w:t>
      </w:r>
      <w:r w:rsidRPr="0006152D">
        <w:rPr>
          <w:i/>
          <w:noProof/>
        </w:rPr>
        <w:t xml:space="preserve"> et al</w:t>
      </w:r>
      <w:r w:rsidRPr="0006152D">
        <w:rPr>
          <w:noProof/>
        </w:rPr>
        <w:t xml:space="preserve">: </w:t>
      </w:r>
      <w:r w:rsidRPr="0006152D">
        <w:rPr>
          <w:b/>
          <w:noProof/>
        </w:rPr>
        <w:t>Clinical care of two patients with Ebola virus disease in the United States</w:t>
      </w:r>
      <w:r w:rsidRPr="0006152D">
        <w:rPr>
          <w:noProof/>
        </w:rPr>
        <w:t xml:space="preserve">. </w:t>
      </w:r>
      <w:r w:rsidRPr="0006152D">
        <w:rPr>
          <w:i/>
          <w:noProof/>
        </w:rPr>
        <w:t xml:space="preserve">The New England journal of medicine </w:t>
      </w:r>
      <w:r w:rsidRPr="0006152D">
        <w:rPr>
          <w:noProof/>
        </w:rPr>
        <w:t xml:space="preserve">2014, </w:t>
      </w:r>
      <w:r w:rsidRPr="0006152D">
        <w:rPr>
          <w:b/>
          <w:noProof/>
        </w:rPr>
        <w:t>371</w:t>
      </w:r>
      <w:r w:rsidRPr="0006152D">
        <w:rPr>
          <w:noProof/>
        </w:rPr>
        <w:t>(25):2402-2409.</w:t>
      </w:r>
    </w:p>
    <w:p w14:paraId="2049B8C9" w14:textId="5BF279E6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3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: Spanish missionary dies of disease after being flown to Madrid </w:t>
      </w:r>
      <w:r w:rsidRPr="0006152D">
        <w:rPr>
          <w:noProof/>
        </w:rPr>
        <w:t>[</w:t>
      </w:r>
      <w:hyperlink r:id="rId6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guardian.com/world/2014/aug/12/ebola-spanish-missionary-dies-madrid-liberia</w:t>
        </w:r>
      </w:hyperlink>
      <w:r w:rsidRPr="0006152D">
        <w:rPr>
          <w:noProof/>
        </w:rPr>
        <w:t>]</w:t>
      </w:r>
    </w:p>
    <w:p w14:paraId="40428850" w14:textId="365C522E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4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: Infected British healthcare worker named as William Pooley </w:t>
      </w:r>
      <w:r w:rsidRPr="0006152D">
        <w:rPr>
          <w:noProof/>
        </w:rPr>
        <w:t>[</w:t>
      </w:r>
      <w:hyperlink r:id="rId7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elegraph.co.uk/news/worldnews/ebola/11054634/Ebola-Infected-British-healthcare-worker-William-begged-to-treat-dying-patients.html</w:t>
        </w:r>
      </w:hyperlink>
      <w:r w:rsidRPr="0006152D">
        <w:rPr>
          <w:noProof/>
        </w:rPr>
        <w:t>]</w:t>
      </w:r>
    </w:p>
    <w:p w14:paraId="2EFF85AF" w14:textId="37906618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5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patient treated at Hamburg hospital </w:t>
      </w:r>
      <w:r w:rsidRPr="0006152D">
        <w:rPr>
          <w:noProof/>
        </w:rPr>
        <w:t>[</w:t>
      </w:r>
      <w:hyperlink r:id="rId8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local.de/20140827/ebola-patient-expected-in-hamburg-who-africa</w:t>
        </w:r>
      </w:hyperlink>
      <w:r w:rsidRPr="0006152D">
        <w:rPr>
          <w:noProof/>
        </w:rPr>
        <w:t>]</w:t>
      </w:r>
    </w:p>
    <w:p w14:paraId="0AA6770E" w14:textId="6B872080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6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American Ebola patient released from Nebraska hospital </w:t>
      </w:r>
      <w:r w:rsidRPr="0006152D">
        <w:rPr>
          <w:noProof/>
        </w:rPr>
        <w:t>[</w:t>
      </w:r>
      <w:hyperlink r:id="rId9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cnn.com/2014/09/25/health/ebola-american-patient/</w:t>
        </w:r>
      </w:hyperlink>
      <w:r w:rsidRPr="0006152D">
        <w:rPr>
          <w:noProof/>
        </w:rPr>
        <w:t>]</w:t>
      </w:r>
    </w:p>
    <w:p w14:paraId="2A442FCE" w14:textId="172D7AEC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lastRenderedPageBreak/>
        <w:t>7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Anonymous Ebola patient released from Emory after being declared virus-free </w:t>
      </w:r>
      <w:r w:rsidRPr="0006152D">
        <w:rPr>
          <w:noProof/>
        </w:rPr>
        <w:t>[</w:t>
      </w:r>
      <w:hyperlink r:id="rId10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washingtonpost.com/news/to-your-health/wp/2014/10/20/anonymous-ebola-patient-released-from-emory-after-being-declared-virus-free/</w:t>
        </w:r>
      </w:hyperlink>
      <w:r w:rsidRPr="0006152D">
        <w:rPr>
          <w:noProof/>
        </w:rPr>
        <w:t>]</w:t>
      </w:r>
    </w:p>
    <w:p w14:paraId="7E0271F1" w14:textId="7F35D062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8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French Ebola case to receive test treatment, minister says </w:t>
      </w:r>
      <w:r w:rsidRPr="0006152D">
        <w:rPr>
          <w:noProof/>
        </w:rPr>
        <w:t>[</w:t>
      </w:r>
      <w:hyperlink r:id="rId11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reuters.com/article/2014/09/19/us-health-ebola-france-idUSKBN0HE0OH20140919</w:t>
        </w:r>
      </w:hyperlink>
      <w:r w:rsidRPr="0006152D">
        <w:rPr>
          <w:noProof/>
        </w:rPr>
        <w:t>]</w:t>
      </w:r>
    </w:p>
    <w:p w14:paraId="511771C3" w14:textId="1455A2D5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9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Spanish priest with Ebola in serious condition </w:t>
      </w:r>
      <w:r w:rsidRPr="0006152D">
        <w:rPr>
          <w:noProof/>
        </w:rPr>
        <w:t>[</w:t>
      </w:r>
      <w:hyperlink r:id="rId12" w:history="1">
        <w:r w:rsidRPr="0006152D">
          <w:rPr>
            <w:rStyle w:val="Hyperlink"/>
            <w:rFonts w:asciiTheme="minorHAnsi" w:hAnsiTheme="minorHAnsi" w:cstheme="minorBidi"/>
            <w:noProof/>
          </w:rPr>
          <w:t>http://uk.reuters.com/article/2014/09/22/uk-health-ebola-spain-idUKKCN0HH1JZ20140922</w:t>
        </w:r>
      </w:hyperlink>
      <w:r w:rsidRPr="0006152D">
        <w:rPr>
          <w:noProof/>
        </w:rPr>
        <w:t>]</w:t>
      </w:r>
    </w:p>
    <w:p w14:paraId="6EEFECF9" w14:textId="4617F445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0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Details of Duncan’s Treatment Reveal a Wobbly First Response to Ebola </w:t>
      </w:r>
      <w:r w:rsidRPr="0006152D">
        <w:rPr>
          <w:noProof/>
        </w:rPr>
        <w:t>[</w:t>
      </w:r>
      <w:hyperlink r:id="rId13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nytimes.com/interactive/2014/10/25/us/ebola-dallas-timeline.html</w:t>
        </w:r>
      </w:hyperlink>
      <w:r w:rsidRPr="0006152D">
        <w:rPr>
          <w:noProof/>
        </w:rPr>
        <w:t>]</w:t>
      </w:r>
    </w:p>
    <w:p w14:paraId="5EC1E5E1" w14:textId="4661FE4B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1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Doctor hospitalized for Ebola in Germany </w:t>
      </w:r>
      <w:r w:rsidRPr="0006152D">
        <w:rPr>
          <w:noProof/>
        </w:rPr>
        <w:t>[</w:t>
      </w:r>
      <w:hyperlink r:id="rId14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local.de/20141003/ugandan-doctor-hospitalized-for-ebola-in-germany</w:t>
        </w:r>
      </w:hyperlink>
      <w:r w:rsidRPr="0006152D">
        <w:rPr>
          <w:noProof/>
        </w:rPr>
        <w:t>]</w:t>
      </w:r>
    </w:p>
    <w:p w14:paraId="4EEF5643" w14:textId="594F1EDE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2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crisis: Nurse in Spain tests positive in first infection outside west Africa </w:t>
      </w:r>
      <w:r w:rsidRPr="0006152D">
        <w:rPr>
          <w:noProof/>
        </w:rPr>
        <w:t>[</w:t>
      </w:r>
      <w:hyperlink r:id="rId15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guardian.com/world/2014/oct/06/nurse-spain-tests-positive-ebola</w:t>
        </w:r>
      </w:hyperlink>
      <w:r w:rsidRPr="0006152D">
        <w:rPr>
          <w:noProof/>
        </w:rPr>
        <w:t>]</w:t>
      </w:r>
    </w:p>
    <w:p w14:paraId="38FD89E5" w14:textId="53BD030F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3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American journalist Ashoka Mukpo returns home after recovery from Ebola </w:t>
      </w:r>
      <w:r w:rsidRPr="0006152D">
        <w:rPr>
          <w:noProof/>
        </w:rPr>
        <w:t>[</w:t>
      </w:r>
      <w:hyperlink r:id="rId16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guardian.com/world/2014/oct/23/ashoka-mukpo-ebola-american-released-healthy-hospital</w:t>
        </w:r>
      </w:hyperlink>
      <w:r w:rsidRPr="0006152D">
        <w:rPr>
          <w:noProof/>
        </w:rPr>
        <w:t>]</w:t>
      </w:r>
    </w:p>
    <w:p w14:paraId="1D2A72B7" w14:textId="43FD9555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4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virus victim arrives in Norway by special jet </w:t>
      </w:r>
      <w:r w:rsidRPr="0006152D">
        <w:rPr>
          <w:noProof/>
        </w:rPr>
        <w:t>[</w:t>
      </w:r>
      <w:hyperlink r:id="rId17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local.no/20141006/ebola-virus-victim-arrives-in-norway</w:t>
        </w:r>
      </w:hyperlink>
      <w:r w:rsidRPr="0006152D">
        <w:rPr>
          <w:noProof/>
        </w:rPr>
        <w:t>]</w:t>
      </w:r>
    </w:p>
    <w:p w14:paraId="685CE225" w14:textId="00775A4B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5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Liberian Ebola patient arrives in Leipzig </w:t>
      </w:r>
      <w:r w:rsidRPr="0006152D">
        <w:rPr>
          <w:noProof/>
        </w:rPr>
        <w:t>[</w:t>
      </w:r>
      <w:hyperlink r:id="rId18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local.de/20141008/leipzig-clinic-to-treat-liberia-ebola-doctor</w:t>
        </w:r>
      </w:hyperlink>
      <w:r w:rsidRPr="0006152D">
        <w:rPr>
          <w:noProof/>
        </w:rPr>
        <w:t>]</w:t>
      </w:r>
    </w:p>
    <w:p w14:paraId="4E15B89F" w14:textId="32600C9C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6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Texas nurse who had worn protective gear tests positive for Ebola </w:t>
      </w:r>
      <w:r w:rsidRPr="0006152D">
        <w:rPr>
          <w:noProof/>
        </w:rPr>
        <w:t>[</w:t>
      </w:r>
      <w:hyperlink r:id="rId19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cnn.com/2014/10/12/health/ebola/</w:t>
        </w:r>
      </w:hyperlink>
      <w:r w:rsidRPr="0006152D">
        <w:rPr>
          <w:noProof/>
        </w:rPr>
        <w:t>]</w:t>
      </w:r>
    </w:p>
    <w:p w14:paraId="5C369231" w14:textId="11376EBB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7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With New Ebola Case Confirmed, U.S. Vows Vigilance </w:t>
      </w:r>
      <w:r w:rsidRPr="0006152D">
        <w:rPr>
          <w:noProof/>
        </w:rPr>
        <w:t>[</w:t>
      </w:r>
      <w:hyperlink r:id="rId20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nytimes.com/2014/10/16/us/ebola-outbreak-texas.html</w:t>
        </w:r>
      </w:hyperlink>
      <w:r w:rsidRPr="0006152D">
        <w:rPr>
          <w:noProof/>
        </w:rPr>
        <w:t>]</w:t>
      </w:r>
    </w:p>
    <w:p w14:paraId="11BE42A0" w14:textId="1E5DAF58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8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Doctor in New York City Is Sick With Ebola </w:t>
      </w:r>
      <w:r w:rsidRPr="0006152D">
        <w:rPr>
          <w:noProof/>
        </w:rPr>
        <w:t>[</w:t>
      </w:r>
      <w:hyperlink r:id="rId21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nytimes.com/2014/10/24/nyregion/craig-spencer-is-tested-for-ebola-virus-at-bellevue-hospital-in-new-york-city.html</w:t>
        </w:r>
      </w:hyperlink>
      <w:r w:rsidRPr="0006152D">
        <w:rPr>
          <w:noProof/>
        </w:rPr>
        <w:t>]</w:t>
      </w:r>
    </w:p>
    <w:p w14:paraId="0C2991A8" w14:textId="31F4829D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19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UN Ebola patient being treated in French hospital </w:t>
      </w:r>
      <w:r w:rsidRPr="0006152D">
        <w:rPr>
          <w:noProof/>
        </w:rPr>
        <w:t>[</w:t>
      </w:r>
      <w:hyperlink r:id="rId22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guardian.com/world/2014/nov/02/ebola-united-nations-worker-france</w:t>
        </w:r>
      </w:hyperlink>
      <w:r w:rsidRPr="0006152D">
        <w:rPr>
          <w:noProof/>
        </w:rPr>
        <w:t>]</w:t>
      </w:r>
    </w:p>
    <w:p w14:paraId="47F35E79" w14:textId="1D23B381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0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Doctor Being Treated for Ebola in Omaha Dies </w:t>
      </w:r>
      <w:r w:rsidRPr="0006152D">
        <w:rPr>
          <w:noProof/>
        </w:rPr>
        <w:t>[</w:t>
      </w:r>
      <w:hyperlink r:id="rId23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nytimes.com/2014/11/18/us/martin-salia-omaha-ebola-dead.html</w:t>
        </w:r>
      </w:hyperlink>
      <w:r w:rsidRPr="0006152D">
        <w:rPr>
          <w:noProof/>
        </w:rPr>
        <w:t>]</w:t>
      </w:r>
    </w:p>
    <w:p w14:paraId="5ACA9C0D" w14:textId="256E1CEC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1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-infected Cuban doctor arrives in Switzerland for treatment </w:t>
      </w:r>
      <w:r w:rsidRPr="0006152D">
        <w:rPr>
          <w:noProof/>
        </w:rPr>
        <w:t>[</w:t>
      </w:r>
      <w:hyperlink r:id="rId24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theglobeandmail.com/news/world/ebola-infected-cuban-doctor-arrives-in-switzerland-for-treatment/article21690324/</w:t>
        </w:r>
      </w:hyperlink>
      <w:r w:rsidRPr="0006152D">
        <w:rPr>
          <w:noProof/>
        </w:rPr>
        <w:t>]</w:t>
      </w:r>
    </w:p>
    <w:p w14:paraId="0E8D6552" w14:textId="1675326E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2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outbreak: Doctor becomes first Italian to catch Ebola </w:t>
      </w:r>
      <w:r w:rsidRPr="0006152D">
        <w:rPr>
          <w:noProof/>
        </w:rPr>
        <w:t>[</w:t>
      </w:r>
      <w:hyperlink r:id="rId25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bbc.com/news/world-africa-30180345</w:t>
        </w:r>
      </w:hyperlink>
      <w:r w:rsidRPr="0006152D">
        <w:rPr>
          <w:noProof/>
        </w:rPr>
        <w:t>]</w:t>
      </w:r>
    </w:p>
    <w:p w14:paraId="55598C59" w14:textId="724C9582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3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U.N. peacekeeper with Ebola arrives in Netherlands for treatment </w:t>
      </w:r>
      <w:r w:rsidRPr="0006152D">
        <w:rPr>
          <w:noProof/>
        </w:rPr>
        <w:t>[</w:t>
      </w:r>
      <w:hyperlink r:id="rId26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reuters.com/article/2014/12/06/us-health-ebola-netherlands-idUSKBN0JK0NC20141206</w:t>
        </w:r>
      </w:hyperlink>
      <w:r w:rsidRPr="0006152D">
        <w:rPr>
          <w:noProof/>
        </w:rPr>
        <w:t>]</w:t>
      </w:r>
    </w:p>
    <w:p w14:paraId="55A22D87" w14:textId="037B6D86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4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Ebola Patient Is Moved to London, and 2 Others Are Tested in Britain </w:t>
      </w:r>
      <w:r w:rsidRPr="0006152D">
        <w:rPr>
          <w:noProof/>
        </w:rPr>
        <w:t>[</w:t>
      </w:r>
      <w:hyperlink r:id="rId27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nytimes.com/2014/12/31/world/europe/ebola-virus-britain.html</w:t>
        </w:r>
      </w:hyperlink>
      <w:r w:rsidRPr="0006152D">
        <w:rPr>
          <w:noProof/>
        </w:rPr>
        <w:t>]</w:t>
      </w:r>
    </w:p>
    <w:p w14:paraId="6DAD1B40" w14:textId="04DDA669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5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British medic declared free of Ebola </w:t>
      </w:r>
      <w:r w:rsidRPr="0006152D">
        <w:rPr>
          <w:noProof/>
        </w:rPr>
        <w:t>[</w:t>
      </w:r>
      <w:hyperlink r:id="rId28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bbc.com/news/health-32088310</w:t>
        </w:r>
      </w:hyperlink>
      <w:r w:rsidRPr="0006152D">
        <w:rPr>
          <w:noProof/>
        </w:rPr>
        <w:t>]</w:t>
      </w:r>
    </w:p>
    <w:p w14:paraId="6657F3F6" w14:textId="709398F3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6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Patient admitted with Ebola virus disease discharged from NIH Clinical Center </w:t>
      </w:r>
      <w:r w:rsidRPr="0006152D">
        <w:rPr>
          <w:noProof/>
        </w:rPr>
        <w:t>[</w:t>
      </w:r>
      <w:hyperlink r:id="rId29" w:history="1">
        <w:r w:rsidRPr="0006152D">
          <w:rPr>
            <w:rStyle w:val="Hyperlink"/>
            <w:rFonts w:asciiTheme="minorHAnsi" w:hAnsiTheme="minorHAnsi" w:cstheme="minorBidi"/>
            <w:noProof/>
          </w:rPr>
          <w:t>https://www.nih.gov/news-events/news-releases/patient-admitted-ebola-virus-disease-discharged-nih-clinical-center</w:t>
        </w:r>
      </w:hyperlink>
      <w:r w:rsidRPr="0006152D">
        <w:rPr>
          <w:noProof/>
        </w:rPr>
        <w:t>]</w:t>
      </w:r>
    </w:p>
    <w:p w14:paraId="7E3D8B3E" w14:textId="513ABBAE" w:rsidR="0006152D" w:rsidRPr="0006152D" w:rsidRDefault="0006152D" w:rsidP="0006152D">
      <w:pPr>
        <w:pStyle w:val="EndNoteBibliography"/>
        <w:ind w:left="720" w:hanging="720"/>
        <w:rPr>
          <w:noProof/>
        </w:rPr>
      </w:pPr>
      <w:r w:rsidRPr="0006152D">
        <w:rPr>
          <w:noProof/>
        </w:rPr>
        <w:t>27.</w:t>
      </w:r>
      <w:r w:rsidRPr="0006152D">
        <w:rPr>
          <w:noProof/>
        </w:rPr>
        <w:tab/>
      </w:r>
      <w:r w:rsidRPr="0006152D">
        <w:rPr>
          <w:b/>
          <w:noProof/>
        </w:rPr>
        <w:t xml:space="preserve">Italian nurse back from Sierra Leone tests positive for Ebola </w:t>
      </w:r>
      <w:r w:rsidRPr="0006152D">
        <w:rPr>
          <w:noProof/>
        </w:rPr>
        <w:t>[</w:t>
      </w:r>
      <w:hyperlink r:id="rId30" w:history="1">
        <w:r w:rsidRPr="0006152D">
          <w:rPr>
            <w:rStyle w:val="Hyperlink"/>
            <w:rFonts w:asciiTheme="minorHAnsi" w:hAnsiTheme="minorHAnsi" w:cstheme="minorBidi"/>
            <w:noProof/>
          </w:rPr>
          <w:t>http://www.reuters.com/article/us-italy-ebola-idUSKBN0NX25B20150512</w:t>
        </w:r>
      </w:hyperlink>
      <w:r w:rsidRPr="0006152D">
        <w:rPr>
          <w:noProof/>
        </w:rPr>
        <w:t>]</w:t>
      </w:r>
    </w:p>
    <w:p w14:paraId="0649FB16" w14:textId="7674E9E2" w:rsidR="000D688F" w:rsidRPr="000D688F" w:rsidRDefault="000D688F" w:rsidP="000D688F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fldChar w:fldCharType="end"/>
      </w:r>
    </w:p>
    <w:sectPr w:rsidR="000D688F" w:rsidRPr="000D688F" w:rsidSect="00EE43C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0161B84"/>
    <w:multiLevelType w:val="hybridMultilevel"/>
    <w:tmpl w:val="915871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29t0ea8rfxrze9x965erzaef900ae2edve&quot;&gt;Ebola&lt;record-ids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/record-ids&gt;&lt;/item&gt;&lt;/Libraries&gt;"/>
  </w:docVars>
  <w:rsids>
    <w:rsidRoot w:val="000D688F"/>
    <w:rsid w:val="000310F6"/>
    <w:rsid w:val="00041499"/>
    <w:rsid w:val="00050166"/>
    <w:rsid w:val="0006152D"/>
    <w:rsid w:val="000711AA"/>
    <w:rsid w:val="000865C1"/>
    <w:rsid w:val="000D312C"/>
    <w:rsid w:val="000D688F"/>
    <w:rsid w:val="001D0F46"/>
    <w:rsid w:val="001F2DA6"/>
    <w:rsid w:val="002F67D0"/>
    <w:rsid w:val="0030123B"/>
    <w:rsid w:val="003069AC"/>
    <w:rsid w:val="00327B4D"/>
    <w:rsid w:val="0034705C"/>
    <w:rsid w:val="0037264C"/>
    <w:rsid w:val="003A15D3"/>
    <w:rsid w:val="003A51AA"/>
    <w:rsid w:val="00446903"/>
    <w:rsid w:val="0049454B"/>
    <w:rsid w:val="004C6842"/>
    <w:rsid w:val="005043E4"/>
    <w:rsid w:val="005262B9"/>
    <w:rsid w:val="00555E27"/>
    <w:rsid w:val="00595758"/>
    <w:rsid w:val="0064015C"/>
    <w:rsid w:val="00640191"/>
    <w:rsid w:val="00644874"/>
    <w:rsid w:val="00671A33"/>
    <w:rsid w:val="00672620"/>
    <w:rsid w:val="006C078E"/>
    <w:rsid w:val="007211ED"/>
    <w:rsid w:val="00753BDC"/>
    <w:rsid w:val="007E0D37"/>
    <w:rsid w:val="00803F7C"/>
    <w:rsid w:val="00811AAC"/>
    <w:rsid w:val="008C513B"/>
    <w:rsid w:val="009A4C57"/>
    <w:rsid w:val="009D035F"/>
    <w:rsid w:val="00A71145"/>
    <w:rsid w:val="00AD5D77"/>
    <w:rsid w:val="00B32D90"/>
    <w:rsid w:val="00B344FC"/>
    <w:rsid w:val="00B915D1"/>
    <w:rsid w:val="00BB3FB7"/>
    <w:rsid w:val="00BF4E31"/>
    <w:rsid w:val="00C244D3"/>
    <w:rsid w:val="00C40AEA"/>
    <w:rsid w:val="00C54C16"/>
    <w:rsid w:val="00CC33B7"/>
    <w:rsid w:val="00CC3F20"/>
    <w:rsid w:val="00CD17DB"/>
    <w:rsid w:val="00CD413C"/>
    <w:rsid w:val="00D50F18"/>
    <w:rsid w:val="00DD3D85"/>
    <w:rsid w:val="00DE2316"/>
    <w:rsid w:val="00DE6491"/>
    <w:rsid w:val="00DF66B1"/>
    <w:rsid w:val="00DF73F1"/>
    <w:rsid w:val="00E50F1F"/>
    <w:rsid w:val="00E525F2"/>
    <w:rsid w:val="00E5321A"/>
    <w:rsid w:val="00E71346"/>
    <w:rsid w:val="00EB2366"/>
    <w:rsid w:val="00EE43C2"/>
    <w:rsid w:val="00EF6892"/>
    <w:rsid w:val="00FB7DFE"/>
    <w:rsid w:val="00FD299B"/>
    <w:rsid w:val="00FF4A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87C01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D688F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0D688F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0D688F"/>
    <w:rPr>
      <w:rFonts w:ascii="Arial" w:hAnsi="Arial" w:cs="Arial"/>
    </w:rPr>
  </w:style>
  <w:style w:type="character" w:styleId="Hyperlink">
    <w:name w:val="Hyperlink"/>
    <w:basedOn w:val="DefaultParagraphFont"/>
    <w:uiPriority w:val="99"/>
    <w:unhideWhenUsed/>
    <w:rsid w:val="000D688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cnn.com/2014/09/25/health/ebola-american-patient/" TargetMode="External"/><Relationship Id="rId20" Type="http://schemas.openxmlformats.org/officeDocument/2006/relationships/hyperlink" Target="http://www.nytimes.com/2014/10/16/us/ebola-outbreak-texas.html" TargetMode="External"/><Relationship Id="rId21" Type="http://schemas.openxmlformats.org/officeDocument/2006/relationships/hyperlink" Target="http://www.nytimes.com/2014/10/24/nyregion/craig-spencer-is-tested-for-ebola-virus-at-bellevue-hospital-in-new-york-city.html" TargetMode="External"/><Relationship Id="rId22" Type="http://schemas.openxmlformats.org/officeDocument/2006/relationships/hyperlink" Target="http://www.theguardian.com/world/2014/nov/02/ebola-united-nations-worker-france" TargetMode="External"/><Relationship Id="rId23" Type="http://schemas.openxmlformats.org/officeDocument/2006/relationships/hyperlink" Target="http://www.nytimes.com/2014/11/18/us/martin-salia-omaha-ebola-dead.html" TargetMode="External"/><Relationship Id="rId24" Type="http://schemas.openxmlformats.org/officeDocument/2006/relationships/hyperlink" Target="http://www.theglobeandmail.com/news/world/ebola-infected-cuban-doctor-arrives-in-switzerland-for-treatment/article21690324/" TargetMode="External"/><Relationship Id="rId25" Type="http://schemas.openxmlformats.org/officeDocument/2006/relationships/hyperlink" Target="http://www.bbc.com/news/world-africa-30180345" TargetMode="External"/><Relationship Id="rId26" Type="http://schemas.openxmlformats.org/officeDocument/2006/relationships/hyperlink" Target="http://www.reuters.com/article/2014/12/06/us-health-ebola-netherlands-idUSKBN0JK0NC20141206" TargetMode="External"/><Relationship Id="rId27" Type="http://schemas.openxmlformats.org/officeDocument/2006/relationships/hyperlink" Target="http://www.nytimes.com/2014/12/31/world/europe/ebola-virus-britain.html" TargetMode="External"/><Relationship Id="rId28" Type="http://schemas.openxmlformats.org/officeDocument/2006/relationships/hyperlink" Target="http://www.bbc.com/news/health-32088310" TargetMode="External"/><Relationship Id="rId29" Type="http://schemas.openxmlformats.org/officeDocument/2006/relationships/hyperlink" Target="https://www.nih.gov/news-events/news-releases/patient-admitted-ebola-virus-disease-discharged-nih-clinical-center" TargetMode="External"/><Relationship Id="rId30" Type="http://schemas.openxmlformats.org/officeDocument/2006/relationships/hyperlink" Target="http://www.reuters.com/article/us-italy-ebola-idUSKBN0NX25B20150512" TargetMode="External"/><Relationship Id="rId31" Type="http://schemas.openxmlformats.org/officeDocument/2006/relationships/fontTable" Target="fontTable.xml"/><Relationship Id="rId32" Type="http://schemas.openxmlformats.org/officeDocument/2006/relationships/theme" Target="theme/theme1.xml"/><Relationship Id="rId10" Type="http://schemas.openxmlformats.org/officeDocument/2006/relationships/hyperlink" Target="http://www.washingtonpost.com/news/to-your-health/wp/2014/10/20/anonymous-ebola-patient-released-from-emory-after-being-declared-virus-free/" TargetMode="External"/><Relationship Id="rId11" Type="http://schemas.openxmlformats.org/officeDocument/2006/relationships/hyperlink" Target="http://www.reuters.com/article/2014/09/19/us-health-ebola-france-idUSKBN0HE0OH20140919" TargetMode="External"/><Relationship Id="rId12" Type="http://schemas.openxmlformats.org/officeDocument/2006/relationships/hyperlink" Target="http://uk.reuters.com/article/2014/09/22/uk-health-ebola-spain-idUKKCN0HH1JZ20140922" TargetMode="External"/><Relationship Id="rId13" Type="http://schemas.openxmlformats.org/officeDocument/2006/relationships/hyperlink" Target="http://www.nytimes.com/interactive/2014/10/25/us/ebola-dallas-timeline.html" TargetMode="External"/><Relationship Id="rId14" Type="http://schemas.openxmlformats.org/officeDocument/2006/relationships/hyperlink" Target="http://www.thelocal.de/20141003/ugandan-doctor-hospitalized-for-ebola-in-germany" TargetMode="External"/><Relationship Id="rId15" Type="http://schemas.openxmlformats.org/officeDocument/2006/relationships/hyperlink" Target="http://www.theguardian.com/world/2014/oct/06/nurse-spain-tests-positive-ebola" TargetMode="External"/><Relationship Id="rId16" Type="http://schemas.openxmlformats.org/officeDocument/2006/relationships/hyperlink" Target="http://www.theguardian.com/world/2014/oct/23/ashoka-mukpo-ebola-american-released-healthy-hospital" TargetMode="External"/><Relationship Id="rId17" Type="http://schemas.openxmlformats.org/officeDocument/2006/relationships/hyperlink" Target="http://www.thelocal.no/20141006/ebola-virus-victim-arrives-in-norway" TargetMode="External"/><Relationship Id="rId18" Type="http://schemas.openxmlformats.org/officeDocument/2006/relationships/hyperlink" Target="http://www.thelocal.de/20141008/leipzig-clinic-to-treat-liberia-ebola-doctor" TargetMode="External"/><Relationship Id="rId19" Type="http://schemas.openxmlformats.org/officeDocument/2006/relationships/hyperlink" Target="http://www.cnn.com/2014/10/12/health/ebola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news.emory.edu/stories/2014/08/er_ebola_press_coverage/campus.html" TargetMode="External"/><Relationship Id="rId6" Type="http://schemas.openxmlformats.org/officeDocument/2006/relationships/hyperlink" Target="http://www.theguardian.com/world/2014/aug/12/ebola-spanish-missionary-dies-madrid-liberia" TargetMode="External"/><Relationship Id="rId7" Type="http://schemas.openxmlformats.org/officeDocument/2006/relationships/hyperlink" Target="http://www.telegraph.co.uk/news/worldnews/ebola/11054634/Ebola-Infected-British-healthcare-worker-William-begged-to-treat-dying-patients.html" TargetMode="External"/><Relationship Id="rId8" Type="http://schemas.openxmlformats.org/officeDocument/2006/relationships/hyperlink" Target="http://www.thelocal.de/20140827/ebola-patient-expected-in-hamburg-who-afric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921</Words>
  <Characters>22356</Characters>
  <Application>Microsoft Macintosh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62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 L</dc:creator>
  <cp:keywords/>
  <dc:description/>
  <cp:lastModifiedBy>Aleks L</cp:lastModifiedBy>
  <cp:revision>2</cp:revision>
  <dcterms:created xsi:type="dcterms:W3CDTF">2016-05-28T23:30:00Z</dcterms:created>
  <dcterms:modified xsi:type="dcterms:W3CDTF">2016-05-28T23:30:00Z</dcterms:modified>
</cp:coreProperties>
</file>